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The library as it exists and is developing has now been used as a center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9"/>
          <w:footerReference w:type="default" r:id="rId10"/>
          <w:headerReference w:type="first" r:id="rId11"/>
          <w:footerReference w:type="first" r:id="rId12"/>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lastRenderedPageBreak/>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lastRenderedPageBreak/>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w:t>
      </w:r>
      <w:r w:rsidRPr="00653323">
        <w:lastRenderedPageBreak/>
        <w:t>pustaka, membaca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 xml:space="preserve">Rancang bangun sistem manajemen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Sistem manajemen peminjaman buku perpustakaan diberi nama Sipinjam. Sipinjam dapat diakses oleh petugas perpustakaan atau pustakawan yang bertanggung jawab melakukan pelayanan pada perpustakaan. Pelayanan perpustakaan yang menggunakan Sipinjam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ini menunjukan permasalahan pada pelayanan peminjaman buku pada perpustakaan,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 xml:space="preserve">Sipinjam dirancang untuk memudahkan berbagai proses pelayanan yang ada pada perpustakaan. Sistem ini dapat melakukan pendataan terhadap data buku, peminjaman, pengembalian, anggota, dan data petugas. Data buku akan berisi data seluruh buku yang terdapat </w:t>
      </w:r>
      <w:r w:rsidRPr="009E3CD9">
        <w:lastRenderedPageBreak/>
        <w:t>pada suatu 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r>
        <w:t xml:space="preserve">Entity Relationship Diagram: </w:t>
      </w:r>
      <w:r w:rsidR="0023157D" w:rsidRPr="00426BAC">
        <w:rPr>
          <w:i w:val="0"/>
          <w:iCs/>
        </w:rPr>
        <w:t xml:space="preserve">Pada </w:t>
      </w:r>
      <w:r w:rsidR="0023157D" w:rsidRPr="007F25FA">
        <w:t>Entity Relationship Diagram</w:t>
      </w:r>
      <w:r w:rsidR="0023157D" w:rsidRPr="00426BAC">
        <w:rPr>
          <w:i w:val="0"/>
          <w:iCs/>
        </w:rPr>
        <w:t xml:space="preserve"> </w:t>
      </w:r>
      <w:r w:rsidR="005F7506" w:rsidRPr="00426BAC">
        <w:rPr>
          <w:i w:val="0"/>
          <w:iCs/>
        </w:rPr>
        <w:t xml:space="preserve">ini terdapat beberapa entitas yang bisa ditemukan dalam web Sipinjam. Berikut ini adalah entitas web Sipinjam yang meliputi anggota, petugas, buku, peminjam, dan pengembalian. berikut ini adalah gambar dari </w:t>
      </w:r>
      <w:r w:rsidR="005F7506" w:rsidRPr="007F25FA">
        <w:t>ERD</w:t>
      </w:r>
      <w:r w:rsidR="005F7506" w:rsidRPr="00426BAC">
        <w:rPr>
          <w:i w:val="0"/>
          <w:iCs/>
        </w:rPr>
        <w:t xml:space="preserve"> Sipinjam.</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Sipinjam</w:t>
      </w:r>
    </w:p>
    <w:p w14:paraId="50C541DC" w14:textId="349CFB14" w:rsidR="005F7506" w:rsidRDefault="005F7506" w:rsidP="0056399A">
      <w:pPr>
        <w:pStyle w:val="IEEEHeading3"/>
        <w:tabs>
          <w:tab w:val="left" w:pos="189"/>
        </w:tabs>
        <w:ind w:firstLine="216"/>
        <w:rPr>
          <w:i w:val="0"/>
          <w:iCs/>
        </w:rPr>
      </w:pPr>
      <w:r>
        <w:t xml:space="preserve">Conceptual Data Model: </w:t>
      </w:r>
      <w:r w:rsidRPr="007F25FA">
        <w:t>CDM</w:t>
      </w:r>
      <w:r>
        <w:rPr>
          <w:i w:val="0"/>
          <w:iCs/>
        </w:rPr>
        <w:t xml:space="preserve"> merupakan suatu teknik pemodelan data yang merepresentasikan entitas beserta relasi-relasi antar entitas pada sebuah sistem informasi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eviouslyFormattedCitation":"[4]"},"properties":{"noteIndex":0},"schema":"https://github.com/citation-style-language/schema/raw/master/csl-citation.json"}</w:instrText>
      </w:r>
      <w:r>
        <w:rPr>
          <w:i w:val="0"/>
          <w:iCs/>
        </w:rPr>
        <w:fldChar w:fldCharType="separate"/>
      </w:r>
      <w:r w:rsidRPr="00542F03">
        <w:rPr>
          <w:i w:val="0"/>
          <w:iCs/>
          <w:noProof/>
        </w:rPr>
        <w:t>[4]</w:t>
      </w:r>
      <w:r>
        <w:rPr>
          <w:i w:val="0"/>
          <w:iCs/>
        </w:rPr>
        <w:fldChar w:fldCharType="end"/>
      </w:r>
      <w:r>
        <w:rPr>
          <w:i w:val="0"/>
          <w:iCs/>
        </w:rPr>
        <w:t>. K</w:t>
      </w:r>
      <w:r w:rsidRPr="0023157D">
        <w:rPr>
          <w:i w:val="0"/>
          <w:iCs/>
        </w:rPr>
        <w:t xml:space="preserve">onsep </w:t>
      </w:r>
      <w:r w:rsidRPr="007F25FA">
        <w:t>CDM</w:t>
      </w:r>
      <w:r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Sipinjam.</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lastRenderedPageBreak/>
        <w:t>Gambar 6. CDM Sipinjam</w:t>
      </w:r>
    </w:p>
    <w:p w14:paraId="32DC0D47" w14:textId="451C1CDC" w:rsidR="00FC1B55" w:rsidRDefault="00071476" w:rsidP="00B722EF">
      <w:pPr>
        <w:pStyle w:val="IEEEHeading3"/>
        <w:tabs>
          <w:tab w:val="left" w:pos="189"/>
        </w:tabs>
        <w:ind w:firstLine="216"/>
      </w:pPr>
      <w:r>
        <w:t xml:space="preserve">Physical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r w:rsidRPr="0023157D">
        <w:t>foreign key</w:t>
      </w:r>
      <w:r w:rsidRPr="0023157D">
        <w:rPr>
          <w:i w:val="0"/>
          <w:iCs/>
        </w:rPr>
        <w:t xml:space="preserve">, sedangkan pada </w:t>
      </w:r>
      <w:r w:rsidRPr="007F25FA">
        <w:t>PDM</w:t>
      </w:r>
      <w:r w:rsidRPr="0023157D">
        <w:rPr>
          <w:i w:val="0"/>
          <w:iCs/>
        </w:rPr>
        <w:t xml:space="preserve"> terdapat </w:t>
      </w:r>
      <w:r w:rsidRPr="0023157D">
        <w:t>foreign key</w:t>
      </w:r>
      <w:r w:rsidRPr="0023157D">
        <w:rPr>
          <w:i w:val="0"/>
          <w:iCs/>
        </w:rPr>
        <w:t xml:space="preserve"> di</w:t>
      </w:r>
      <w:r>
        <w:rPr>
          <w:i w:val="0"/>
          <w:iCs/>
        </w:rPr>
        <w:t xml:space="preserve"> </w:t>
      </w:r>
      <w:r w:rsidRPr="0023157D">
        <w:rPr>
          <w:i w:val="0"/>
          <w:iCs/>
        </w:rPr>
        <w:t>mana satu tabel bergantung pada tabel lainnya</w:t>
      </w:r>
      <w:r>
        <w:rPr>
          <w:i w:val="0"/>
          <w:iCs/>
        </w:rPr>
        <w:t xml:space="preserve"> [5]</w:t>
      </w:r>
      <w:r w:rsidRPr="0023157D">
        <w:rPr>
          <w:i w:val="0"/>
          <w:iCs/>
        </w:rPr>
        <w:t xml:space="preserve">. </w:t>
      </w:r>
      <w:r w:rsidRPr="0023157D">
        <w:t>Foreign key</w:t>
      </w:r>
      <w:r w:rsidRPr="0023157D">
        <w:rPr>
          <w:i w:val="0"/>
          <w:iCs/>
        </w:rPr>
        <w:t xml:space="preserve"> yaitu </w:t>
      </w:r>
      <w:r w:rsidRPr="0023157D">
        <w:t>primary key</w:t>
      </w:r>
      <w:r w:rsidRPr="0023157D">
        <w:rPr>
          <w:i w:val="0"/>
          <w:iCs/>
        </w:rPr>
        <w:t xml:space="preserve"> yang berada pada tabel yang memiliki hubungan dengan tabel tersebut. Berikut ini adalah gambar dari </w:t>
      </w:r>
      <w:r w:rsidRPr="007F25FA">
        <w:t>PDM</w:t>
      </w:r>
      <w:r w:rsidRPr="0023157D">
        <w:rPr>
          <w:i w:val="0"/>
          <w:iCs/>
        </w:rPr>
        <w:t xml:space="preserve"> Sipinjam</w:t>
      </w:r>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Gambar 7. PDM Sipinjam</w:t>
      </w:r>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lastRenderedPageBreak/>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lastRenderedPageBreak/>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Perancangan Graphical User Interface</w:t>
      </w:r>
    </w:p>
    <w:p w14:paraId="4BBF2F68" w14:textId="08FF4099" w:rsidR="00B105DC" w:rsidRDefault="008635A5" w:rsidP="00A47BFB">
      <w:pPr>
        <w:pStyle w:val="IEEEParagraph"/>
      </w:pPr>
      <w:r>
        <w:lastRenderedPageBreak/>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0"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1"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lastRenderedPageBreak/>
        <w:t xml:space="preserve">Gambar 19 menunjukkan Desain </w:t>
      </w:r>
      <w:r w:rsidRPr="00AD5EAE">
        <w:rPr>
          <w:i/>
          <w:iCs/>
        </w:rPr>
        <w:t>GUI</w:t>
      </w:r>
      <w:r>
        <w:t xml:space="preserve"> menu peminjaman. Pada menu peminjaman, terdapat </w:t>
      </w:r>
      <w:r w:rsidR="00993124">
        <w:t>satu</w:t>
      </w:r>
      <w:r>
        <w:t xml:space="preserve"> buah kotak yang berfungsi untuk 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2"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3"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r>
        <w:rPr>
          <w:i/>
          <w:iCs/>
        </w:rPr>
        <w:t xml:space="preserve">form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lastRenderedPageBreak/>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4"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5"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Software 1 </w:t>
      </w:r>
      <w:r w:rsidR="003A638D">
        <w:t>S</w:t>
      </w:r>
      <w:r w:rsidRPr="004A1979">
        <w:t>iklus</w:t>
      </w:r>
    </w:p>
    <w:p w14:paraId="68D7B6E7" w14:textId="51E6E659" w:rsidR="004A1979" w:rsidRDefault="004A1979" w:rsidP="004A1979">
      <w:pPr>
        <w:pStyle w:val="IEEEParagraph"/>
      </w:pPr>
      <w:r w:rsidRPr="004A1979">
        <w:rPr>
          <w:iCs/>
        </w:rPr>
        <w:t xml:space="preserve">Pada siklus ini menjelaskan metodologi yang digunakan untuk meningkatkan kualitas perangkat lunak dan proses untuk pengembangan </w:t>
      </w:r>
      <w:r w:rsidRPr="004A1979">
        <w:rPr>
          <w:i/>
        </w:rPr>
        <w:t>software</w:t>
      </w:r>
      <w:r w:rsidRPr="004A1979">
        <w:rPr>
          <w:iCs/>
        </w:rPr>
        <w:t xml:space="preserve"> secara keseluruhan. Pada aplikasi Sipinjam ini, memakai </w:t>
      </w:r>
      <w:r w:rsidR="00A51153">
        <w:rPr>
          <w:iCs/>
        </w:rPr>
        <w:t>metode</w:t>
      </w:r>
      <w:r w:rsidRPr="004A1979">
        <w:rPr>
          <w:iCs/>
        </w:rPr>
        <w:t xml:space="preserve"> </w:t>
      </w:r>
      <w:r w:rsidRPr="004A1979">
        <w:rPr>
          <w:i/>
        </w:rPr>
        <w:t>waterfall</w:t>
      </w:r>
      <w:r w:rsidRPr="004A1979">
        <w:rPr>
          <w:iCs/>
        </w:rPr>
        <w:t xml:space="preserve">. Pada </w:t>
      </w:r>
      <w:r w:rsidR="00A51153">
        <w:rPr>
          <w:iCs/>
        </w:rPr>
        <w:t>metode</w:t>
      </w:r>
      <w:r w:rsidRPr="004A1979">
        <w:rPr>
          <w:iCs/>
        </w:rPr>
        <w:t xml:space="preserve"> tersebut dilakukan secara bertahap. </w:t>
      </w:r>
      <w:r w:rsidRPr="004A1979">
        <w:t>dimulai dari fase kebutuhan sistem kemudian dilanjutkan ke fase analisis, desain, pengkodean, pengujian/validasi, dan pemeliharaan</w:t>
      </w:r>
      <w:r w:rsidR="00697E73">
        <w:t xml:space="preserve"> </w:t>
      </w:r>
      <w:r w:rsidR="00545140">
        <w:fldChar w:fldCharType="begin" w:fldLock="1"/>
      </w:r>
      <w:r w:rsidR="00545140">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545140">
        <w:fldChar w:fldCharType="separate"/>
      </w:r>
      <w:r w:rsidR="00545140" w:rsidRPr="00545140">
        <w:rPr>
          <w:noProof/>
        </w:rPr>
        <w:t>[3]</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w:t>
      </w:r>
      <w:r w:rsidRPr="004A1979">
        <w:lastRenderedPageBreak/>
        <w:t xml:space="preserve">mengembalikan buku, petugas mencatat pengembalian. Model </w:t>
      </w:r>
      <w:r w:rsidRPr="004A1979">
        <w:rPr>
          <w:i/>
          <w:iCs/>
        </w:rPr>
        <w:t>waterfall</w:t>
      </w:r>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3C13182E" w:rsidR="004F4563" w:rsidRPr="00022700" w:rsidRDefault="00190F09" w:rsidP="004F4563">
      <w:pPr>
        <w:pStyle w:val="IEEEParagraph"/>
        <w:rPr>
          <w:iCs/>
        </w:rPr>
      </w:pPr>
      <w:r w:rsidRPr="00022700">
        <w:rPr>
          <w:iCs/>
        </w:rPr>
        <w:t>Hasil perancangan sistem manajemen peminjaman buku perpustakaan atau Sipinjam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r>
        <w:rPr>
          <w:i/>
        </w:rPr>
        <w:t xml:space="preserve">Dashboard: </w:t>
      </w:r>
      <w:r w:rsidR="004A1979" w:rsidRPr="009F0BDB">
        <w:rPr>
          <w:iCs/>
        </w:rPr>
        <w:t>Adapun yang pertama terdapat fitur Dashboard, pada fitur tersebut terdapat 3 tampilan yaitu, total peminjaman, total buku, dan total anggota</w:t>
      </w:r>
      <w:r w:rsidR="002B431B" w:rsidRPr="009F0BDB">
        <w:rPr>
          <w:iCs/>
        </w:rPr>
        <w:t>.</w:t>
      </w:r>
      <w:r w:rsidR="005A5153">
        <w:rPr>
          <w:iCs/>
        </w:rPr>
        <w:t xml:space="preserve"> Tampilan fitur </w:t>
      </w:r>
      <w:r w:rsidR="005A5153" w:rsidRPr="005A5153">
        <w:rPr>
          <w:i/>
        </w:rPr>
        <w:t>dashboard</w:t>
      </w:r>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dashboard</w:t>
      </w:r>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r w:rsidR="00300F00" w:rsidRPr="002B431B">
        <w:rPr>
          <w:i/>
        </w:rPr>
        <w:t>input</w:t>
      </w:r>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r w:rsidR="00300F00" w:rsidRPr="002B431B">
        <w:rPr>
          <w:i/>
        </w:rPr>
        <w:t>input</w:t>
      </w:r>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lastRenderedPageBreak/>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r w:rsidR="00300F00" w:rsidRPr="002B431B">
        <w:rPr>
          <w:i/>
        </w:rPr>
        <w:t>input</w:t>
      </w:r>
      <w:r w:rsidR="00300F00" w:rsidRPr="002B431B">
        <w:rPr>
          <w:iCs/>
        </w:rPr>
        <w:t xml:space="preserve"> yaitu </w:t>
      </w:r>
      <w:r w:rsidR="00300F00" w:rsidRPr="002B431B">
        <w:rPr>
          <w:i/>
        </w:rPr>
        <w:t>input</w:t>
      </w:r>
      <w:r w:rsidR="00300F00" w:rsidRPr="002B431B">
        <w:rPr>
          <w:iCs/>
        </w:rPr>
        <w:t xml:space="preserve"> tambah buku dan daftar buku. Pada menu </w:t>
      </w:r>
      <w:r w:rsidR="00300F00" w:rsidRPr="002B431B">
        <w:rPr>
          <w:i/>
        </w:rPr>
        <w:t>input</w:t>
      </w:r>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r w:rsidR="00300F00" w:rsidRPr="002B431B">
        <w:rPr>
          <w:i/>
        </w:rPr>
        <w:t>input</w:t>
      </w:r>
      <w:r w:rsidR="00300F00" w:rsidRPr="002B431B">
        <w:rPr>
          <w:iCs/>
        </w:rPr>
        <w:t xml:space="preserve"> tambah anggota dan daftar angg</w:t>
      </w:r>
      <w:r w:rsidR="00300F00">
        <w:rPr>
          <w:iCs/>
        </w:rPr>
        <w:t>o</w:t>
      </w:r>
      <w:r w:rsidR="00300F00" w:rsidRPr="002B431B">
        <w:rPr>
          <w:iCs/>
        </w:rPr>
        <w:t xml:space="preserve">ta. Pada menu </w:t>
      </w:r>
      <w:r w:rsidR="00300F00" w:rsidRPr="002B431B">
        <w:rPr>
          <w:i/>
        </w:rPr>
        <w:t>input</w:t>
      </w:r>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4305D30C" w14:textId="34E2F7EE" w:rsidR="0073723E" w:rsidRPr="00B83110" w:rsidRDefault="008C008A" w:rsidP="00C053BE">
      <w:pPr>
        <w:pStyle w:val="IEEEParagraph"/>
        <w:numPr>
          <w:ilvl w:val="0"/>
          <w:numId w:val="14"/>
        </w:numPr>
        <w:spacing w:before="120" w:after="60"/>
        <w:ind w:left="0" w:firstLine="216"/>
        <w:rPr>
          <w:iCs/>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67E3EDD" w14:textId="77777777" w:rsidR="00B83110" w:rsidRDefault="00B83110" w:rsidP="00B83110">
      <w:pPr>
        <w:pStyle w:val="IEEEParagraph"/>
        <w:spacing w:before="120" w:after="60"/>
        <w:ind w:left="216" w:firstLine="0"/>
        <w:rPr>
          <w:i/>
          <w:lang w:val="en-US"/>
        </w:rPr>
      </w:pPr>
    </w:p>
    <w:p w14:paraId="343E4D32" w14:textId="77777777" w:rsidR="00B83110" w:rsidRDefault="00B83110" w:rsidP="00B83110">
      <w:pPr>
        <w:pStyle w:val="IEEEParagraph"/>
        <w:spacing w:before="120" w:after="60"/>
        <w:ind w:left="216" w:firstLine="0"/>
        <w:rPr>
          <w:i/>
          <w:lang w:val="en-US"/>
        </w:rPr>
      </w:pPr>
    </w:p>
    <w:p w14:paraId="552457BF" w14:textId="1E8DC3F0" w:rsidR="00B83110" w:rsidRDefault="00B83110" w:rsidP="00B83110">
      <w:pPr>
        <w:pStyle w:val="IEEEParagraph"/>
        <w:spacing w:before="120" w:after="60"/>
        <w:ind w:left="216" w:firstLine="0"/>
        <w:rPr>
          <w:lang w:val="en-US"/>
        </w:rPr>
      </w:pPr>
      <w:r>
        <w:rPr>
          <w:lang w:val="en-US"/>
        </w:rPr>
        <w:lastRenderedPageBreak/>
        <w:t>F. Pengujian Software</w:t>
      </w:r>
    </w:p>
    <w:p w14:paraId="284C9F73" w14:textId="77777777" w:rsidR="00B83110" w:rsidRDefault="00B83110" w:rsidP="00B83110">
      <w:pPr>
        <w:pStyle w:val="IEEEParagraph"/>
        <w:spacing w:before="120" w:after="60"/>
        <w:ind w:left="216" w:firstLine="0"/>
        <w:rPr>
          <w:iCs/>
          <w:lang w:val="en-US"/>
        </w:rPr>
      </w:pPr>
    </w:p>
    <w:p w14:paraId="6D399A8F" w14:textId="359FAA29" w:rsidR="005D1F03" w:rsidRPr="007B2E12" w:rsidRDefault="005D1F03" w:rsidP="005D1F03">
      <w:pPr>
        <w:pStyle w:val="IEEEParagraph"/>
        <w:spacing w:before="120" w:after="60"/>
        <w:ind w:left="1656" w:firstLine="504"/>
        <w:rPr>
          <w:i/>
          <w:iCs/>
          <w:sz w:val="16"/>
          <w:lang w:val="en-US"/>
        </w:rPr>
      </w:pPr>
      <w:r w:rsidRPr="007B2E12">
        <w:rPr>
          <w:i/>
          <w:iCs/>
          <w:sz w:val="16"/>
          <w:lang w:val="en-US"/>
        </w:rPr>
        <w:t>Tabel1.Pengujian software</w:t>
      </w:r>
    </w:p>
    <w:p w14:paraId="55EB63F9" w14:textId="77777777" w:rsidR="005D1F03" w:rsidRPr="005D1F03" w:rsidRDefault="005D1F03" w:rsidP="00B83110">
      <w:pPr>
        <w:pStyle w:val="IEEEParagraph"/>
        <w:spacing w:before="120" w:after="60"/>
        <w:ind w:left="216" w:firstLine="0"/>
        <w:rPr>
          <w:iCs/>
          <w:lang w:val="en-US"/>
        </w:rPr>
      </w:pPr>
    </w:p>
    <w:tbl>
      <w:tblPr>
        <w:tblStyle w:val="TableGrid"/>
        <w:tblpPr w:leftFromText="180" w:rightFromText="180" w:vertAnchor="page" w:horzAnchor="page" w:tblpX="1445" w:tblpY="2092"/>
        <w:tblW w:w="5279" w:type="dxa"/>
        <w:tblLook w:val="04A0" w:firstRow="1" w:lastRow="0" w:firstColumn="1" w:lastColumn="0" w:noHBand="0" w:noVBand="1"/>
      </w:tblPr>
      <w:tblGrid>
        <w:gridCol w:w="1562"/>
        <w:gridCol w:w="1350"/>
        <w:gridCol w:w="1484"/>
        <w:gridCol w:w="883"/>
      </w:tblGrid>
      <w:tr w:rsidR="00E75B55" w14:paraId="0F473576" w14:textId="77777777" w:rsidTr="00262966">
        <w:tc>
          <w:tcPr>
            <w:tcW w:w="1562" w:type="dxa"/>
          </w:tcPr>
          <w:p w14:paraId="7A45B162" w14:textId="21A79FAE" w:rsidR="00985197" w:rsidRDefault="00985197" w:rsidP="00262966">
            <w:pPr>
              <w:pStyle w:val="IEEEParagraph"/>
              <w:spacing w:before="120" w:after="60"/>
              <w:ind w:firstLine="0"/>
              <w:rPr>
                <w:iCs/>
                <w:lang w:val="en-US"/>
              </w:rPr>
            </w:pPr>
            <w:r>
              <w:rPr>
                <w:iCs/>
                <w:lang w:val="en-US"/>
              </w:rPr>
              <w:t>Deskripsi</w:t>
            </w:r>
          </w:p>
        </w:tc>
        <w:tc>
          <w:tcPr>
            <w:tcW w:w="1350" w:type="dxa"/>
          </w:tcPr>
          <w:p w14:paraId="015676F4" w14:textId="6EC442DB" w:rsidR="00985197" w:rsidRPr="00B83110" w:rsidRDefault="00985197" w:rsidP="00262966">
            <w:pPr>
              <w:pStyle w:val="IEEEParagraph"/>
              <w:spacing w:before="120" w:after="60"/>
              <w:ind w:firstLine="0"/>
              <w:rPr>
                <w:iCs/>
                <w:lang w:val="en-US"/>
              </w:rPr>
            </w:pPr>
            <w:r>
              <w:rPr>
                <w:iCs/>
                <w:lang w:val="en-US"/>
              </w:rPr>
              <w:t>Fitur</w:t>
            </w:r>
          </w:p>
        </w:tc>
        <w:tc>
          <w:tcPr>
            <w:tcW w:w="1484" w:type="dxa"/>
          </w:tcPr>
          <w:p w14:paraId="6D1E178D" w14:textId="77777777" w:rsidR="00985197" w:rsidRPr="00B83110" w:rsidRDefault="00985197" w:rsidP="00262966">
            <w:pPr>
              <w:pStyle w:val="IEEEParagraph"/>
              <w:spacing w:before="120" w:after="60"/>
              <w:ind w:firstLine="0"/>
              <w:rPr>
                <w:iCs/>
                <w:lang w:val="en-US"/>
              </w:rPr>
            </w:pPr>
            <w:r>
              <w:rPr>
                <w:iCs/>
                <w:lang w:val="en-US"/>
              </w:rPr>
              <w:t>Hasil Pengujian Software</w:t>
            </w:r>
          </w:p>
        </w:tc>
        <w:tc>
          <w:tcPr>
            <w:tcW w:w="883" w:type="dxa"/>
          </w:tcPr>
          <w:p w14:paraId="367A5CCF" w14:textId="77777777" w:rsidR="00985197" w:rsidRPr="00B83110" w:rsidRDefault="00985197" w:rsidP="00262966">
            <w:pPr>
              <w:pStyle w:val="IEEEParagraph"/>
              <w:spacing w:before="120" w:after="60"/>
              <w:ind w:firstLine="0"/>
              <w:rPr>
                <w:iCs/>
                <w:lang w:val="en-US"/>
              </w:rPr>
            </w:pPr>
            <w:r>
              <w:rPr>
                <w:iCs/>
                <w:lang w:val="en-US"/>
              </w:rPr>
              <w:t>Status</w:t>
            </w:r>
          </w:p>
        </w:tc>
      </w:tr>
      <w:tr w:rsidR="00E75B55" w14:paraId="187AEFE3" w14:textId="77777777" w:rsidTr="00262966">
        <w:tc>
          <w:tcPr>
            <w:tcW w:w="1562" w:type="dxa"/>
          </w:tcPr>
          <w:p w14:paraId="7E95B61A" w14:textId="1FC7C5E1" w:rsidR="00985197" w:rsidRDefault="00333943" w:rsidP="00262966">
            <w:pPr>
              <w:pStyle w:val="IEEEParagraph"/>
              <w:spacing w:before="120" w:after="60"/>
              <w:ind w:firstLine="0"/>
              <w:rPr>
                <w:iCs/>
                <w:lang w:val="en-US"/>
              </w:rPr>
            </w:pPr>
            <w:r>
              <w:rPr>
                <w:iCs/>
                <w:lang w:val="en-US"/>
              </w:rPr>
              <w:t>Masukan</w:t>
            </w:r>
            <w:r w:rsidR="00985197">
              <w:rPr>
                <w:iCs/>
                <w:lang w:val="en-US"/>
              </w:rPr>
              <w:t xml:space="preserve"> username dan password</w:t>
            </w:r>
          </w:p>
        </w:tc>
        <w:tc>
          <w:tcPr>
            <w:tcW w:w="1350" w:type="dxa"/>
          </w:tcPr>
          <w:p w14:paraId="75388048" w14:textId="3BCE90CC" w:rsidR="00985197" w:rsidRPr="00697FFE" w:rsidRDefault="00985197" w:rsidP="00262966">
            <w:pPr>
              <w:pStyle w:val="IEEEParagraph"/>
              <w:spacing w:before="120" w:after="60"/>
              <w:ind w:firstLine="0"/>
              <w:rPr>
                <w:iCs/>
                <w:lang w:val="en-US"/>
              </w:rPr>
            </w:pPr>
            <w:r>
              <w:rPr>
                <w:iCs/>
                <w:lang w:val="en-US"/>
              </w:rPr>
              <w:t>Login dan register</w:t>
            </w:r>
          </w:p>
        </w:tc>
        <w:tc>
          <w:tcPr>
            <w:tcW w:w="1484" w:type="dxa"/>
          </w:tcPr>
          <w:p w14:paraId="139E2F9D" w14:textId="53AF5EFC" w:rsidR="00985197" w:rsidRPr="00697FFE" w:rsidRDefault="00985197" w:rsidP="00262966">
            <w:pPr>
              <w:pStyle w:val="IEEEParagraph"/>
              <w:spacing w:before="120" w:after="60"/>
              <w:ind w:firstLine="0"/>
              <w:rPr>
                <w:iCs/>
                <w:lang w:val="en-US"/>
              </w:rPr>
            </w:pPr>
            <w:r>
              <w:rPr>
                <w:iCs/>
                <w:lang w:val="en-US"/>
              </w:rPr>
              <w:t xml:space="preserve">Sistem mengisi username dan password </w:t>
            </w:r>
          </w:p>
        </w:tc>
        <w:tc>
          <w:tcPr>
            <w:tcW w:w="883" w:type="dxa"/>
          </w:tcPr>
          <w:p w14:paraId="36954B6A" w14:textId="77777777" w:rsidR="00985197" w:rsidRPr="00697FFE" w:rsidRDefault="00985197" w:rsidP="00262966">
            <w:pPr>
              <w:pStyle w:val="IEEEParagraph"/>
              <w:spacing w:before="120" w:after="60"/>
              <w:ind w:firstLine="0"/>
              <w:rPr>
                <w:iCs/>
                <w:lang w:val="en-US"/>
              </w:rPr>
            </w:pPr>
            <w:r>
              <w:rPr>
                <w:iCs/>
                <w:lang w:val="en-US"/>
              </w:rPr>
              <w:t>Berhasil</w:t>
            </w:r>
          </w:p>
        </w:tc>
      </w:tr>
      <w:tr w:rsidR="00E75B55" w14:paraId="0AD197FE" w14:textId="77777777" w:rsidTr="00262966">
        <w:tc>
          <w:tcPr>
            <w:tcW w:w="1562" w:type="dxa"/>
          </w:tcPr>
          <w:p w14:paraId="26BE56EF" w14:textId="4305389A" w:rsidR="00985197" w:rsidRDefault="00333943" w:rsidP="00262966">
            <w:pPr>
              <w:pStyle w:val="IEEEParagraph"/>
              <w:spacing w:before="120" w:after="60"/>
              <w:ind w:firstLine="0"/>
              <w:rPr>
                <w:iCs/>
                <w:lang w:val="en-US"/>
              </w:rPr>
            </w:pPr>
            <w:r>
              <w:rPr>
                <w:iCs/>
                <w:lang w:val="en-US"/>
              </w:rPr>
              <w:t>Memilih Menu pada tampilan awal aplikasi</w:t>
            </w:r>
          </w:p>
        </w:tc>
        <w:tc>
          <w:tcPr>
            <w:tcW w:w="1350" w:type="dxa"/>
          </w:tcPr>
          <w:p w14:paraId="6F19E331" w14:textId="2B59A020" w:rsidR="00985197" w:rsidRDefault="00985197" w:rsidP="00262966">
            <w:pPr>
              <w:pStyle w:val="IEEEParagraph"/>
              <w:spacing w:before="120" w:after="60"/>
              <w:ind w:firstLine="0"/>
              <w:rPr>
                <w:iCs/>
                <w:lang w:val="en-US"/>
              </w:rPr>
            </w:pPr>
            <w:r>
              <w:rPr>
                <w:iCs/>
                <w:lang w:val="en-US"/>
              </w:rPr>
              <w:t>Dashboard</w:t>
            </w:r>
          </w:p>
        </w:tc>
        <w:tc>
          <w:tcPr>
            <w:tcW w:w="1484" w:type="dxa"/>
          </w:tcPr>
          <w:p w14:paraId="4F2DBCDF" w14:textId="2860A7CB" w:rsidR="00985197" w:rsidRDefault="00985197" w:rsidP="00262966">
            <w:pPr>
              <w:pStyle w:val="IEEEParagraph"/>
              <w:spacing w:before="120" w:after="60"/>
              <w:ind w:firstLine="0"/>
              <w:rPr>
                <w:iCs/>
                <w:lang w:val="en-US"/>
              </w:rPr>
            </w:pPr>
            <w:r>
              <w:rPr>
                <w:iCs/>
                <w:lang w:val="en-US"/>
              </w:rPr>
              <w:t>Sistem akan menampilkan beberapa tampilan total peminjaman, total buku  dan total anggota</w:t>
            </w:r>
          </w:p>
        </w:tc>
        <w:tc>
          <w:tcPr>
            <w:tcW w:w="883" w:type="dxa"/>
          </w:tcPr>
          <w:p w14:paraId="28B38A69" w14:textId="1F11EB1E" w:rsidR="00985197" w:rsidRDefault="00985197" w:rsidP="00262966">
            <w:pPr>
              <w:pStyle w:val="IEEEParagraph"/>
              <w:spacing w:before="120" w:after="60"/>
              <w:ind w:firstLine="0"/>
              <w:rPr>
                <w:iCs/>
                <w:lang w:val="en-US"/>
              </w:rPr>
            </w:pPr>
            <w:r>
              <w:rPr>
                <w:iCs/>
                <w:lang w:val="en-US"/>
              </w:rPr>
              <w:t>Berhasil</w:t>
            </w:r>
          </w:p>
        </w:tc>
      </w:tr>
      <w:tr w:rsidR="00E75B55" w14:paraId="115B99E8" w14:textId="77777777" w:rsidTr="00262966">
        <w:tc>
          <w:tcPr>
            <w:tcW w:w="1562" w:type="dxa"/>
          </w:tcPr>
          <w:p w14:paraId="25004232" w14:textId="3A5955E5" w:rsidR="00985197" w:rsidRDefault="00333943" w:rsidP="00262966">
            <w:pPr>
              <w:pStyle w:val="IEEEParagraph"/>
              <w:spacing w:before="120" w:after="60"/>
              <w:ind w:firstLine="0"/>
              <w:rPr>
                <w:iCs/>
                <w:lang w:val="en-US"/>
              </w:rPr>
            </w:pPr>
            <w:r>
              <w:rPr>
                <w:iCs/>
                <w:lang w:val="en-US"/>
              </w:rPr>
              <w:t>Memilih dan mem</w:t>
            </w:r>
            <w:r w:rsidR="000B04FB">
              <w:rPr>
                <w:iCs/>
                <w:lang w:val="en-US"/>
              </w:rPr>
              <w:t>asukan</w:t>
            </w:r>
            <w:r>
              <w:rPr>
                <w:iCs/>
                <w:lang w:val="en-US"/>
              </w:rPr>
              <w:t xml:space="preserve"> buk</w:t>
            </w:r>
            <w:r w:rsidR="000B04FB">
              <w:rPr>
                <w:iCs/>
                <w:lang w:val="en-US"/>
              </w:rPr>
              <w:t xml:space="preserve">u yang ingin dipinjam  </w:t>
            </w:r>
          </w:p>
        </w:tc>
        <w:tc>
          <w:tcPr>
            <w:tcW w:w="1350" w:type="dxa"/>
          </w:tcPr>
          <w:p w14:paraId="3F518ACB" w14:textId="5077F509" w:rsidR="00985197" w:rsidRPr="00697FFE" w:rsidRDefault="00985197" w:rsidP="00262966">
            <w:pPr>
              <w:pStyle w:val="IEEEParagraph"/>
              <w:spacing w:before="120" w:after="60"/>
              <w:ind w:firstLine="0"/>
              <w:rPr>
                <w:iCs/>
                <w:lang w:val="en-US"/>
              </w:rPr>
            </w:pPr>
            <w:r>
              <w:rPr>
                <w:iCs/>
                <w:lang w:val="en-US"/>
              </w:rPr>
              <w:t>Peminjaman</w:t>
            </w:r>
          </w:p>
        </w:tc>
        <w:tc>
          <w:tcPr>
            <w:tcW w:w="1484" w:type="dxa"/>
          </w:tcPr>
          <w:p w14:paraId="3646517B" w14:textId="77777777" w:rsidR="00985197" w:rsidRPr="00697FFE" w:rsidRDefault="00985197" w:rsidP="00262966">
            <w:pPr>
              <w:pStyle w:val="IEEEParagraph"/>
              <w:spacing w:before="120" w:after="60"/>
              <w:ind w:firstLine="0"/>
              <w:rPr>
                <w:iCs/>
                <w:lang w:val="en-US"/>
              </w:rPr>
            </w:pPr>
            <w:r>
              <w:rPr>
                <w:iCs/>
                <w:lang w:val="en-US"/>
              </w:rPr>
              <w:t>Sistem dapat menampilkan peminjaman, kemudian sebagai pengguna, pengguna dapat melakukan peminjaman buku di perpustakaan</w:t>
            </w:r>
          </w:p>
        </w:tc>
        <w:tc>
          <w:tcPr>
            <w:tcW w:w="883" w:type="dxa"/>
          </w:tcPr>
          <w:p w14:paraId="42B0BD51" w14:textId="77777777" w:rsidR="00985197" w:rsidRPr="005808BB" w:rsidRDefault="00985197" w:rsidP="00262966">
            <w:pPr>
              <w:pStyle w:val="IEEEParagraph"/>
              <w:spacing w:before="120" w:after="60"/>
              <w:ind w:firstLine="0"/>
              <w:rPr>
                <w:iCs/>
                <w:lang w:val="en-US"/>
              </w:rPr>
            </w:pPr>
            <w:r>
              <w:rPr>
                <w:iCs/>
                <w:lang w:val="en-US"/>
              </w:rPr>
              <w:t>Berhasil</w:t>
            </w:r>
          </w:p>
        </w:tc>
      </w:tr>
      <w:tr w:rsidR="00E75B55" w14:paraId="30E1AF55" w14:textId="77777777" w:rsidTr="00262966">
        <w:tc>
          <w:tcPr>
            <w:tcW w:w="1562" w:type="dxa"/>
          </w:tcPr>
          <w:p w14:paraId="720FE64D" w14:textId="417B1380" w:rsidR="00985197" w:rsidRDefault="00E75B55" w:rsidP="00262966">
            <w:pPr>
              <w:pStyle w:val="IEEEParagraph"/>
              <w:spacing w:before="120" w:after="60"/>
              <w:ind w:firstLine="0"/>
              <w:rPr>
                <w:iCs/>
                <w:lang w:val="en-US"/>
              </w:rPr>
            </w:pPr>
            <w:r>
              <w:rPr>
                <w:iCs/>
                <w:lang w:val="en-US"/>
              </w:rPr>
              <w:t>Anggota perpustakaan harus mengembalikan buku yang telah dipinjam dengan ketentuan batas waktu</w:t>
            </w:r>
          </w:p>
        </w:tc>
        <w:tc>
          <w:tcPr>
            <w:tcW w:w="1350" w:type="dxa"/>
          </w:tcPr>
          <w:p w14:paraId="022C05B8" w14:textId="15F84F89" w:rsidR="00985197" w:rsidRPr="00697FFE" w:rsidRDefault="00985197" w:rsidP="00262966">
            <w:pPr>
              <w:pStyle w:val="IEEEParagraph"/>
              <w:spacing w:before="120" w:after="60"/>
              <w:ind w:firstLine="0"/>
              <w:rPr>
                <w:iCs/>
                <w:lang w:val="en-US"/>
              </w:rPr>
            </w:pPr>
            <w:r>
              <w:rPr>
                <w:iCs/>
                <w:lang w:val="en-US"/>
              </w:rPr>
              <w:t>Pengembalian</w:t>
            </w:r>
          </w:p>
        </w:tc>
        <w:tc>
          <w:tcPr>
            <w:tcW w:w="1484" w:type="dxa"/>
          </w:tcPr>
          <w:p w14:paraId="6DE40C4D" w14:textId="77777777" w:rsidR="00985197" w:rsidRPr="00697FFE" w:rsidRDefault="00985197" w:rsidP="00262966">
            <w:pPr>
              <w:pStyle w:val="IEEEParagraph"/>
              <w:spacing w:before="120" w:after="60"/>
              <w:ind w:firstLine="0"/>
              <w:rPr>
                <w:iCs/>
                <w:lang w:val="en-US"/>
              </w:rPr>
            </w:pPr>
            <w:r>
              <w:rPr>
                <w:iCs/>
                <w:lang w:val="en-US"/>
              </w:rPr>
              <w:t xml:space="preserve">Sistem dapat melakukan fitur pengembalian buku jika user sudah membaca buku </w:t>
            </w:r>
          </w:p>
        </w:tc>
        <w:tc>
          <w:tcPr>
            <w:tcW w:w="883" w:type="dxa"/>
          </w:tcPr>
          <w:p w14:paraId="60B8E979" w14:textId="77777777" w:rsidR="00985197" w:rsidRPr="005808BB" w:rsidRDefault="00985197" w:rsidP="00262966">
            <w:pPr>
              <w:pStyle w:val="IEEEParagraph"/>
              <w:spacing w:before="120" w:after="60"/>
              <w:ind w:firstLine="0"/>
              <w:rPr>
                <w:iCs/>
                <w:lang w:val="en-US"/>
              </w:rPr>
            </w:pPr>
            <w:r>
              <w:rPr>
                <w:iCs/>
                <w:lang w:val="en-US"/>
              </w:rPr>
              <w:t>Berhasil</w:t>
            </w:r>
          </w:p>
        </w:tc>
      </w:tr>
      <w:tr w:rsidR="00E75B55" w14:paraId="759DDED4" w14:textId="77777777" w:rsidTr="00262966">
        <w:tc>
          <w:tcPr>
            <w:tcW w:w="1562" w:type="dxa"/>
          </w:tcPr>
          <w:p w14:paraId="7A1446ED" w14:textId="23340E32" w:rsidR="00985197" w:rsidRDefault="00E75B55" w:rsidP="00262966">
            <w:pPr>
              <w:pStyle w:val="IEEEParagraph"/>
              <w:spacing w:before="120" w:after="60"/>
              <w:ind w:firstLine="0"/>
              <w:rPr>
                <w:iCs/>
                <w:lang w:val="en-US"/>
              </w:rPr>
            </w:pPr>
            <w:r>
              <w:rPr>
                <w:iCs/>
                <w:lang w:val="en-US"/>
              </w:rPr>
              <w:t xml:space="preserve">Mendata anggota baru yang telah daftar pada aplikasi </w:t>
            </w:r>
          </w:p>
        </w:tc>
        <w:tc>
          <w:tcPr>
            <w:tcW w:w="1350" w:type="dxa"/>
          </w:tcPr>
          <w:p w14:paraId="5D102AB1" w14:textId="67030644" w:rsidR="00985197" w:rsidRDefault="00985197" w:rsidP="00262966">
            <w:pPr>
              <w:pStyle w:val="IEEEParagraph"/>
              <w:spacing w:before="120" w:after="60"/>
              <w:ind w:firstLine="0"/>
              <w:rPr>
                <w:iCs/>
                <w:lang w:val="en-US"/>
              </w:rPr>
            </w:pPr>
            <w:r>
              <w:rPr>
                <w:iCs/>
                <w:lang w:val="en-US"/>
              </w:rPr>
              <w:t>Anggota</w:t>
            </w:r>
          </w:p>
        </w:tc>
        <w:tc>
          <w:tcPr>
            <w:tcW w:w="1484" w:type="dxa"/>
          </w:tcPr>
          <w:p w14:paraId="5042A7D5" w14:textId="77777777" w:rsidR="00985197" w:rsidRDefault="00985197" w:rsidP="00262966">
            <w:pPr>
              <w:pStyle w:val="IEEEParagraph"/>
              <w:spacing w:before="120" w:after="60"/>
              <w:ind w:firstLine="0"/>
              <w:rPr>
                <w:iCs/>
                <w:lang w:val="en-US"/>
              </w:rPr>
            </w:pPr>
            <w:r>
              <w:rPr>
                <w:iCs/>
                <w:lang w:val="en-US"/>
              </w:rPr>
              <w:t>Sistem dapat melakukan pendataan terhadap anggota perpustakaan</w:t>
            </w:r>
          </w:p>
        </w:tc>
        <w:tc>
          <w:tcPr>
            <w:tcW w:w="883" w:type="dxa"/>
          </w:tcPr>
          <w:p w14:paraId="282D86EC" w14:textId="77777777" w:rsidR="00985197" w:rsidRPr="005808BB" w:rsidRDefault="00985197" w:rsidP="00262966">
            <w:pPr>
              <w:pStyle w:val="IEEEParagraph"/>
              <w:spacing w:before="120" w:after="60"/>
              <w:ind w:firstLine="0"/>
              <w:rPr>
                <w:iCs/>
                <w:lang w:val="en-US"/>
              </w:rPr>
            </w:pPr>
            <w:r>
              <w:rPr>
                <w:iCs/>
                <w:lang w:val="en-US"/>
              </w:rPr>
              <w:t>Berhasil</w:t>
            </w:r>
          </w:p>
        </w:tc>
      </w:tr>
      <w:tr w:rsidR="00E75B55" w14:paraId="1CEF2981" w14:textId="77777777" w:rsidTr="00262966">
        <w:tc>
          <w:tcPr>
            <w:tcW w:w="1562" w:type="dxa"/>
          </w:tcPr>
          <w:p w14:paraId="38F7FC2B" w14:textId="43110EE3" w:rsidR="00985197" w:rsidRDefault="00E75B55" w:rsidP="00262966">
            <w:pPr>
              <w:pStyle w:val="IEEEParagraph"/>
              <w:spacing w:before="120" w:after="60"/>
              <w:ind w:firstLine="0"/>
              <w:rPr>
                <w:iCs/>
                <w:lang w:val="en-US"/>
              </w:rPr>
            </w:pPr>
            <w:r>
              <w:rPr>
                <w:iCs/>
                <w:lang w:val="en-US"/>
              </w:rPr>
              <w:t>Mencari data buku sesuai kriteria user untuk melakukan peminjaman</w:t>
            </w:r>
          </w:p>
        </w:tc>
        <w:tc>
          <w:tcPr>
            <w:tcW w:w="1350" w:type="dxa"/>
          </w:tcPr>
          <w:p w14:paraId="447A55B7" w14:textId="76F1E556" w:rsidR="00985197" w:rsidRDefault="00985197" w:rsidP="00262966">
            <w:pPr>
              <w:pStyle w:val="IEEEParagraph"/>
              <w:spacing w:before="120" w:after="60"/>
              <w:ind w:firstLine="0"/>
              <w:rPr>
                <w:iCs/>
                <w:lang w:val="en-US"/>
              </w:rPr>
            </w:pPr>
            <w:r>
              <w:rPr>
                <w:iCs/>
                <w:lang w:val="en-US"/>
              </w:rPr>
              <w:t>Buku</w:t>
            </w:r>
          </w:p>
        </w:tc>
        <w:tc>
          <w:tcPr>
            <w:tcW w:w="1484" w:type="dxa"/>
          </w:tcPr>
          <w:p w14:paraId="24371A22" w14:textId="77777777" w:rsidR="00985197" w:rsidRDefault="00985197" w:rsidP="00262966">
            <w:pPr>
              <w:pStyle w:val="IEEEParagraph"/>
              <w:spacing w:before="120" w:after="60"/>
              <w:ind w:firstLine="0"/>
              <w:rPr>
                <w:iCs/>
                <w:lang w:val="en-US"/>
              </w:rPr>
            </w:pPr>
            <w:r>
              <w:rPr>
                <w:iCs/>
                <w:lang w:val="en-US"/>
              </w:rPr>
              <w:t>Sistem dapat menampikan beberapa daftar buku. Fungsi dari daftar buku adalah agar buku tertata dengan rapi sesuai dengan abjadnya</w:t>
            </w:r>
          </w:p>
        </w:tc>
        <w:tc>
          <w:tcPr>
            <w:tcW w:w="883" w:type="dxa"/>
          </w:tcPr>
          <w:p w14:paraId="70F25D38" w14:textId="77777777" w:rsidR="00985197" w:rsidRPr="005808BB" w:rsidRDefault="00985197" w:rsidP="00262966">
            <w:pPr>
              <w:pStyle w:val="IEEEParagraph"/>
              <w:spacing w:before="120" w:after="60"/>
              <w:ind w:firstLine="0"/>
              <w:rPr>
                <w:iCs/>
                <w:lang w:val="en-US"/>
              </w:rPr>
            </w:pPr>
            <w:r>
              <w:rPr>
                <w:iCs/>
                <w:lang w:val="en-US"/>
              </w:rPr>
              <w:t>Berhasil</w:t>
            </w:r>
          </w:p>
        </w:tc>
      </w:tr>
    </w:tbl>
    <w:p w14:paraId="2CCA0C08" w14:textId="77777777" w:rsidR="005D1F03" w:rsidRDefault="005D1F03" w:rsidP="006B7B41">
      <w:pPr>
        <w:pStyle w:val="NormalWeb"/>
        <w:spacing w:before="0" w:beforeAutospacing="0" w:after="0" w:afterAutospacing="0"/>
        <w:ind w:firstLine="216"/>
        <w:jc w:val="both"/>
        <w:rPr>
          <w:color w:val="000000"/>
          <w:sz w:val="20"/>
          <w:szCs w:val="20"/>
        </w:rPr>
      </w:pPr>
    </w:p>
    <w:p w14:paraId="36D1D332" w14:textId="33ADC57F" w:rsidR="006B7B41" w:rsidRDefault="005D1F03" w:rsidP="006B7B41">
      <w:pPr>
        <w:pStyle w:val="NormalWeb"/>
        <w:spacing w:before="0" w:beforeAutospacing="0" w:after="0" w:afterAutospacing="0"/>
        <w:ind w:firstLine="216"/>
        <w:jc w:val="both"/>
        <w:rPr>
          <w:color w:val="000000"/>
          <w:sz w:val="20"/>
          <w:szCs w:val="20"/>
        </w:rPr>
      </w:pPr>
      <w:r>
        <w:rPr>
          <w:color w:val="000000"/>
          <w:sz w:val="20"/>
          <w:szCs w:val="20"/>
        </w:rPr>
        <w:t>G. Validasi Software</w:t>
      </w:r>
    </w:p>
    <w:p w14:paraId="64E1280B" w14:textId="77777777" w:rsidR="005D1F03" w:rsidRDefault="005D1F03" w:rsidP="006B7B41">
      <w:pPr>
        <w:pStyle w:val="NormalWeb"/>
        <w:spacing w:before="0" w:beforeAutospacing="0" w:after="0" w:afterAutospacing="0"/>
        <w:ind w:firstLine="216"/>
        <w:jc w:val="both"/>
        <w:rPr>
          <w:color w:val="000000"/>
          <w:sz w:val="20"/>
          <w:szCs w:val="20"/>
        </w:rPr>
      </w:pPr>
    </w:p>
    <w:p w14:paraId="0C734F73" w14:textId="10121EFF" w:rsidR="005D1F03" w:rsidRPr="00262966" w:rsidRDefault="00262966" w:rsidP="006B7B41">
      <w:pPr>
        <w:pStyle w:val="NormalWeb"/>
        <w:spacing w:before="0" w:beforeAutospacing="0" w:after="0" w:afterAutospacing="0"/>
        <w:ind w:firstLine="216"/>
        <w:jc w:val="both"/>
        <w:rPr>
          <w:sz w:val="16"/>
          <w:szCs w:val="20"/>
        </w:rPr>
      </w:pPr>
      <w:r>
        <w:rPr>
          <w:sz w:val="20"/>
          <w:szCs w:val="23"/>
          <w:shd w:val="clear" w:color="auto" w:fill="FFFFFF"/>
        </w:rPr>
        <w:t>V</w:t>
      </w:r>
      <w:r w:rsidRPr="00262966">
        <w:rPr>
          <w:sz w:val="20"/>
          <w:szCs w:val="23"/>
          <w:shd w:val="clear" w:color="auto" w:fill="FFFFFF"/>
        </w:rPr>
        <w:t>alidasi perangkat lunak adalah proses memeriksa spesifikasi perangkat lunak terhadap kebutuhan pengguna. Secara luas, kegiatan ini saling melengkapi dan merupakan bagian dari pengembangan Perangkat Lunak.</w:t>
      </w:r>
      <w:bookmarkStart w:id="0" w:name="_GoBack"/>
      <w:bookmarkEnd w:id="0"/>
    </w:p>
    <w:p w14:paraId="16E6EA0D" w14:textId="4E3CC58B" w:rsidR="005D1F03" w:rsidRDefault="005D1F03" w:rsidP="006B7B41">
      <w:pPr>
        <w:pStyle w:val="NormalWeb"/>
        <w:spacing w:before="0" w:beforeAutospacing="0" w:after="0" w:afterAutospacing="0"/>
        <w:ind w:firstLine="216"/>
        <w:jc w:val="both"/>
        <w:rPr>
          <w:color w:val="000000"/>
          <w:sz w:val="20"/>
          <w:szCs w:val="20"/>
        </w:rPr>
      </w:pPr>
      <w:r>
        <w:rPr>
          <w:color w:val="000000"/>
          <w:sz w:val="20"/>
          <w:szCs w:val="20"/>
        </w:rPr>
        <w:t>H. Kesimpulan dan Saran</w:t>
      </w:r>
    </w:p>
    <w:p w14:paraId="3EBB9C1C" w14:textId="6B1A23ED" w:rsidR="005D1F03" w:rsidRPr="005D1F03" w:rsidRDefault="005D1F03" w:rsidP="006B7B41">
      <w:pPr>
        <w:pStyle w:val="NormalWeb"/>
        <w:spacing w:before="0" w:beforeAutospacing="0" w:after="0" w:afterAutospacing="0"/>
        <w:ind w:firstLine="216"/>
        <w:jc w:val="both"/>
        <w:rPr>
          <w:color w:val="000000"/>
          <w:sz w:val="20"/>
          <w:szCs w:val="20"/>
        </w:rPr>
      </w:pPr>
      <w:r>
        <w:rPr>
          <w:color w:val="000000"/>
          <w:sz w:val="20"/>
          <w:szCs w:val="20"/>
        </w:rPr>
        <w:t>I. Daftar Pustaka</w:t>
      </w:r>
    </w:p>
    <w:sectPr w:rsidR="005D1F03" w:rsidRPr="005D1F03"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D6B7CE" w14:textId="77777777" w:rsidR="00D52DFD" w:rsidRDefault="00D52DFD" w:rsidP="00FF3BB1">
      <w:r>
        <w:separator/>
      </w:r>
    </w:p>
  </w:endnote>
  <w:endnote w:type="continuationSeparator" w:id="0">
    <w:p w14:paraId="23684CC4" w14:textId="77777777" w:rsidR="00D52DFD" w:rsidRDefault="00D52DFD"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7B2E12">
      <w:rPr>
        <w:noProof/>
        <w:sz w:val="20"/>
      </w:rPr>
      <w:t>230</w:t>
    </w:r>
    <w:r w:rsidR="00FE2C71" w:rsidRPr="00EA4DE9">
      <w:rPr>
        <w:noProof/>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5D1F03">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671AA" w14:textId="77777777" w:rsidR="00D52DFD" w:rsidRDefault="00D52DFD" w:rsidP="00FF3BB1">
      <w:r>
        <w:separator/>
      </w:r>
    </w:p>
  </w:footnote>
  <w:footnote w:type="continuationSeparator" w:id="0">
    <w:p w14:paraId="36456737" w14:textId="77777777" w:rsidR="00D52DFD" w:rsidRDefault="00D52DFD" w:rsidP="00FF3B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Jurnal Sistem dan Teknologi 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28273D7"/>
    <w:multiLevelType w:val="multilevel"/>
    <w:tmpl w:val="9C8E938C"/>
    <w:numStyleLink w:val="IEEEBullet1"/>
  </w:abstractNum>
  <w:abstractNum w:abstractNumId="4">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7">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7"/>
  </w:num>
  <w:num w:numId="3">
    <w:abstractNumId w:val="5"/>
  </w:num>
  <w:num w:numId="4">
    <w:abstractNumId w:val="5"/>
  </w:num>
  <w:num w:numId="5">
    <w:abstractNumId w:val="4"/>
  </w:num>
  <w:num w:numId="6">
    <w:abstractNumId w:val="3"/>
  </w:num>
  <w:num w:numId="7">
    <w:abstractNumId w:val="0"/>
  </w:num>
  <w:num w:numId="8">
    <w:abstractNumId w:val="2"/>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0"/>
  </w:num>
  <w:num w:numId="12">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ID"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29C9"/>
    <w:rsid w:val="000069DF"/>
    <w:rsid w:val="00013500"/>
    <w:rsid w:val="00017719"/>
    <w:rsid w:val="00022700"/>
    <w:rsid w:val="000236C4"/>
    <w:rsid w:val="00027F1D"/>
    <w:rsid w:val="0003296C"/>
    <w:rsid w:val="00042F9F"/>
    <w:rsid w:val="00054421"/>
    <w:rsid w:val="00055F47"/>
    <w:rsid w:val="00062E46"/>
    <w:rsid w:val="00066698"/>
    <w:rsid w:val="00071476"/>
    <w:rsid w:val="00071C25"/>
    <w:rsid w:val="00074AC8"/>
    <w:rsid w:val="00081408"/>
    <w:rsid w:val="00081EBE"/>
    <w:rsid w:val="00086EDC"/>
    <w:rsid w:val="000A0AD9"/>
    <w:rsid w:val="000B04FB"/>
    <w:rsid w:val="000B201E"/>
    <w:rsid w:val="000B36A3"/>
    <w:rsid w:val="000B79D4"/>
    <w:rsid w:val="000C013C"/>
    <w:rsid w:val="000C3C50"/>
    <w:rsid w:val="000C4604"/>
    <w:rsid w:val="000C5338"/>
    <w:rsid w:val="000C6EFE"/>
    <w:rsid w:val="000D00A2"/>
    <w:rsid w:val="000D2BF1"/>
    <w:rsid w:val="000D58C7"/>
    <w:rsid w:val="000D6C9F"/>
    <w:rsid w:val="000E3F84"/>
    <w:rsid w:val="000E5AD7"/>
    <w:rsid w:val="000E624F"/>
    <w:rsid w:val="000F0DC5"/>
    <w:rsid w:val="000F0E36"/>
    <w:rsid w:val="000F30CA"/>
    <w:rsid w:val="000F35B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62966"/>
    <w:rsid w:val="00271CA3"/>
    <w:rsid w:val="0027227B"/>
    <w:rsid w:val="002732CB"/>
    <w:rsid w:val="00273AC7"/>
    <w:rsid w:val="00273D2C"/>
    <w:rsid w:val="00285ECD"/>
    <w:rsid w:val="00286BC7"/>
    <w:rsid w:val="00290E1B"/>
    <w:rsid w:val="00291B17"/>
    <w:rsid w:val="002947E8"/>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0F00"/>
    <w:rsid w:val="00305DEB"/>
    <w:rsid w:val="00311C49"/>
    <w:rsid w:val="00312962"/>
    <w:rsid w:val="00317E40"/>
    <w:rsid w:val="0032119E"/>
    <w:rsid w:val="00321304"/>
    <w:rsid w:val="003213D4"/>
    <w:rsid w:val="00324048"/>
    <w:rsid w:val="00331F84"/>
    <w:rsid w:val="00333943"/>
    <w:rsid w:val="00346B61"/>
    <w:rsid w:val="00350D73"/>
    <w:rsid w:val="00354E38"/>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3BC0"/>
    <w:rsid w:val="00456E8E"/>
    <w:rsid w:val="004660C8"/>
    <w:rsid w:val="00470196"/>
    <w:rsid w:val="0047429A"/>
    <w:rsid w:val="00477890"/>
    <w:rsid w:val="0048374C"/>
    <w:rsid w:val="0048771D"/>
    <w:rsid w:val="00496A75"/>
    <w:rsid w:val="004976DA"/>
    <w:rsid w:val="004A16D7"/>
    <w:rsid w:val="004A1979"/>
    <w:rsid w:val="004A62A4"/>
    <w:rsid w:val="004A6336"/>
    <w:rsid w:val="004A6605"/>
    <w:rsid w:val="004C304C"/>
    <w:rsid w:val="004C45FA"/>
    <w:rsid w:val="004D64EB"/>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3F28"/>
    <w:rsid w:val="005A40BE"/>
    <w:rsid w:val="005A5153"/>
    <w:rsid w:val="005A5886"/>
    <w:rsid w:val="005A6751"/>
    <w:rsid w:val="005B13E2"/>
    <w:rsid w:val="005B2F2A"/>
    <w:rsid w:val="005B47D7"/>
    <w:rsid w:val="005C5526"/>
    <w:rsid w:val="005C62C6"/>
    <w:rsid w:val="005D1F03"/>
    <w:rsid w:val="005D3515"/>
    <w:rsid w:val="005D5C52"/>
    <w:rsid w:val="005D7B9E"/>
    <w:rsid w:val="005F0834"/>
    <w:rsid w:val="005F6DC3"/>
    <w:rsid w:val="005F7506"/>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1F8"/>
    <w:rsid w:val="00671851"/>
    <w:rsid w:val="00671E41"/>
    <w:rsid w:val="006749FE"/>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7F9A"/>
    <w:rsid w:val="007A09B9"/>
    <w:rsid w:val="007B2E12"/>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25A75"/>
    <w:rsid w:val="00834EFD"/>
    <w:rsid w:val="00836A3F"/>
    <w:rsid w:val="00842BA1"/>
    <w:rsid w:val="008447A9"/>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1403"/>
    <w:rsid w:val="00953C65"/>
    <w:rsid w:val="00955B59"/>
    <w:rsid w:val="00955CC2"/>
    <w:rsid w:val="00957B66"/>
    <w:rsid w:val="00967638"/>
    <w:rsid w:val="0097133A"/>
    <w:rsid w:val="009759D6"/>
    <w:rsid w:val="00985197"/>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1153"/>
    <w:rsid w:val="00A52D37"/>
    <w:rsid w:val="00A60A10"/>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220C6"/>
    <w:rsid w:val="00B22C86"/>
    <w:rsid w:val="00B2320F"/>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6B7"/>
    <w:rsid w:val="00CD4F3F"/>
    <w:rsid w:val="00CD7E07"/>
    <w:rsid w:val="00CE1A10"/>
    <w:rsid w:val="00D01BA4"/>
    <w:rsid w:val="00D03AEA"/>
    <w:rsid w:val="00D05605"/>
    <w:rsid w:val="00D311F8"/>
    <w:rsid w:val="00D34C65"/>
    <w:rsid w:val="00D36B52"/>
    <w:rsid w:val="00D377C8"/>
    <w:rsid w:val="00D41274"/>
    <w:rsid w:val="00D414FE"/>
    <w:rsid w:val="00D43BF3"/>
    <w:rsid w:val="00D459F1"/>
    <w:rsid w:val="00D52C3B"/>
    <w:rsid w:val="00D52DFD"/>
    <w:rsid w:val="00D562FF"/>
    <w:rsid w:val="00D601ED"/>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75B55"/>
    <w:rsid w:val="00E80DDD"/>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BF7BB8-59FC-46CF-84A6-A121A814F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308</Words>
  <Characters>2455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01T12:25:00Z</dcterms:created>
  <dcterms:modified xsi:type="dcterms:W3CDTF">2022-04-0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